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D5FA4" w14:textId="77777777" w:rsidR="00C22EF5" w:rsidRPr="00DB55B1" w:rsidRDefault="00C22EF5" w:rsidP="00C22EF5">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C22EF5" w:rsidRPr="00DB55B1" w14:paraId="0A5EA9DA" w14:textId="77777777" w:rsidTr="002673CE">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746AD285" w14:textId="77777777" w:rsidR="00C22EF5" w:rsidRPr="00DB55B1" w:rsidRDefault="00C22EF5" w:rsidP="002673CE">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11B1E25" w14:textId="77777777" w:rsidR="00C22EF5" w:rsidRPr="00DB55B1" w:rsidRDefault="00C22EF5" w:rsidP="002673CE">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8604596" w14:textId="77777777" w:rsidR="00C22EF5" w:rsidRPr="00DB55B1" w:rsidRDefault="00C22EF5" w:rsidP="002673CE">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05A64A8" w14:textId="77777777" w:rsidR="00C22EF5" w:rsidRPr="00DB55B1" w:rsidRDefault="00C22EF5" w:rsidP="002673CE">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6D460B8" w14:textId="77777777" w:rsidR="00C22EF5" w:rsidRPr="00DB55B1" w:rsidRDefault="00C22EF5" w:rsidP="002673CE">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6C8F2498" w14:textId="77777777" w:rsidR="00C22EF5" w:rsidRPr="00DB55B1" w:rsidRDefault="00C22EF5" w:rsidP="002673CE">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A7BCC6F" w14:textId="77777777" w:rsidR="00C22EF5" w:rsidRPr="00DB55B1" w:rsidRDefault="00C22EF5" w:rsidP="002673CE">
            <w:pPr>
              <w:rPr>
                <w:rFonts w:ascii="Arial" w:eastAsia="Arial" w:hAnsi="Arial" w:cs="Arial"/>
                <w:b/>
              </w:rPr>
            </w:pPr>
            <w:r w:rsidRPr="00DB55B1">
              <w:rPr>
                <w:rFonts w:ascii="Arial" w:eastAsia="Arial" w:hAnsi="Arial" w:cs="Arial"/>
                <w:b/>
              </w:rPr>
              <w:t>Frequency of isolation in nectar</w:t>
            </w:r>
          </w:p>
        </w:tc>
      </w:tr>
      <w:tr w:rsidR="00C22EF5" w:rsidRPr="00DB55B1" w14:paraId="7E900207"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CA6B66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2B0A60C" w14:textId="77777777" w:rsidR="00C22EF5" w:rsidRPr="00DB55B1" w:rsidRDefault="00C22EF5" w:rsidP="002673CE">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DDEF459"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50D9F1"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C5C3B3"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AF17901" w14:textId="77777777" w:rsidR="00C22EF5" w:rsidRPr="00DB55B1" w:rsidRDefault="00C22EF5" w:rsidP="002673CE">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CBBE012"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0]</w:t>
            </w:r>
            <w:r w:rsidRPr="00DB55B1">
              <w:rPr>
                <w:rFonts w:ascii="Arial" w:eastAsia="Arial" w:hAnsi="Arial" w:cs="Arial"/>
              </w:rPr>
              <w:fldChar w:fldCharType="end"/>
            </w:r>
          </w:p>
        </w:tc>
      </w:tr>
      <w:tr w:rsidR="00C22EF5" w:rsidRPr="00DB55B1" w14:paraId="2713B410"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75AAD18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etschnikowia</w:t>
            </w:r>
            <w:proofErr w:type="spellEnd"/>
            <w:r w:rsidRPr="00DB55B1">
              <w:rPr>
                <w:rFonts w:ascii="Arial" w:eastAsia="Arial" w:hAnsi="Arial" w:cs="Arial"/>
                <w:i/>
              </w:rPr>
              <w:t xml:space="preserve"> </w:t>
            </w:r>
            <w:proofErr w:type="spellStart"/>
            <w:r w:rsidRPr="00DB55B1">
              <w:rPr>
                <w:rFonts w:ascii="Arial" w:eastAsia="Arial" w:hAnsi="Arial" w:cs="Arial"/>
                <w:i/>
              </w:rPr>
              <w:t>reukauf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5354C83"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C50C0A"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A6BBC4B"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2348DD"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AF01EE" w14:textId="77777777" w:rsidR="00C22EF5" w:rsidRPr="00DB55B1" w:rsidRDefault="00C22EF5" w:rsidP="002673CE">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E9D16A"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0, 27]</w:t>
            </w:r>
            <w:r w:rsidRPr="00DB55B1">
              <w:rPr>
                <w:rFonts w:ascii="Arial" w:eastAsia="Arial" w:hAnsi="Arial" w:cs="Arial"/>
              </w:rPr>
              <w:fldChar w:fldCharType="end"/>
            </w:r>
          </w:p>
        </w:tc>
      </w:tr>
      <w:tr w:rsidR="00C22EF5" w:rsidRPr="00DB55B1" w14:paraId="71401454"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9EF9AA9"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0D1EDC" w14:textId="77777777" w:rsidR="00C22EF5" w:rsidRPr="00DB55B1" w:rsidRDefault="00C22EF5" w:rsidP="002673CE">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65B31D"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954D8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CCC26C2"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EF7BDD7" w14:textId="77777777" w:rsidR="00C22EF5" w:rsidRPr="00DB55B1" w:rsidRDefault="00C22EF5" w:rsidP="002673CE">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13AA104"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w:t>
            </w:r>
            <w:r w:rsidRPr="00DB55B1">
              <w:rPr>
                <w:rFonts w:ascii="Arial" w:eastAsia="Arial" w:hAnsi="Arial" w:cs="Arial"/>
              </w:rPr>
              <w:fldChar w:fldCharType="end"/>
            </w:r>
          </w:p>
        </w:tc>
      </w:tr>
      <w:tr w:rsidR="00C22EF5" w:rsidRPr="00DB55B1" w14:paraId="7AB3B080"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4258E0B6" w14:textId="77777777" w:rsidR="00C22EF5" w:rsidRPr="00DB55B1" w:rsidRDefault="00C22EF5" w:rsidP="002673CE">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6B18C3E"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45E167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90BB4E"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36E84A4"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1E3513C" w14:textId="77777777" w:rsidR="00C22EF5" w:rsidRPr="00DB55B1" w:rsidRDefault="00C22EF5" w:rsidP="002673CE">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B0337A" w14:textId="77777777" w:rsidR="00C22EF5" w:rsidRPr="00DB55B1" w:rsidRDefault="00C22EF5" w:rsidP="002673CE">
            <w:pPr>
              <w:rPr>
                <w:rFonts w:ascii="Arial" w:eastAsia="Arial" w:hAnsi="Arial" w:cs="Arial"/>
              </w:rPr>
            </w:pPr>
            <w:r w:rsidRPr="00DB55B1">
              <w:rPr>
                <w:rFonts w:ascii="Arial" w:eastAsia="Arial" w:hAnsi="Arial" w:cs="Arial"/>
              </w:rPr>
              <w:t>Low*</w:t>
            </w:r>
          </w:p>
        </w:tc>
      </w:tr>
      <w:tr w:rsidR="00C22EF5" w:rsidRPr="00DB55B1" w14:paraId="3135F62D"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5A870EE4"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A532C5B"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D94546"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435A55"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ED48CA"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0E6C63"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D60E74F" w14:textId="77777777" w:rsidR="00C22EF5" w:rsidRPr="00DB55B1" w:rsidRDefault="00C22EF5" w:rsidP="002673CE">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969744"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DB55B1">
              <w:rPr>
                <w:rFonts w:ascii="Arial" w:hAnsi="Arial" w:cs="Arial"/>
              </w:rPr>
              <w:t>[27]</w:t>
            </w:r>
            <w:r w:rsidRPr="00DB55B1">
              <w:rPr>
                <w:rFonts w:ascii="Arial" w:eastAsia="Arial" w:hAnsi="Arial" w:cs="Arial"/>
              </w:rPr>
              <w:fldChar w:fldCharType="end"/>
            </w:r>
          </w:p>
        </w:tc>
      </w:tr>
      <w:tr w:rsidR="00C22EF5" w:rsidRPr="00DB55B1" w14:paraId="4EE4B1FB" w14:textId="77777777" w:rsidTr="002673CE">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7E31FA74" w14:textId="77777777" w:rsidR="00C22EF5" w:rsidRPr="00DB55B1" w:rsidRDefault="00C22EF5" w:rsidP="002673CE">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E6239BC"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94DDC6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B0D45F7"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741F9F6"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91F150F" w14:textId="77777777" w:rsidR="00C22EF5" w:rsidRPr="00DB55B1" w:rsidRDefault="00C22EF5" w:rsidP="002673CE">
            <w:pPr>
              <w:rPr>
                <w:rFonts w:ascii="Arial" w:eastAsia="Arial" w:hAnsi="Arial" w:cs="Arial"/>
              </w:rPr>
            </w:pPr>
            <w:proofErr w:type="spellStart"/>
            <w:r w:rsidRPr="00DB55B1">
              <w:rPr>
                <w:rFonts w:ascii="Arial" w:eastAsia="Arial" w:hAnsi="Arial" w:cs="Arial"/>
                <w:i/>
              </w:rPr>
              <w:t>Apis</w:t>
            </w:r>
            <w:proofErr w:type="spellEnd"/>
            <w:r w:rsidRPr="00DB55B1">
              <w:rPr>
                <w:rFonts w:ascii="Arial" w:eastAsia="Arial" w:hAnsi="Arial" w:cs="Arial"/>
                <w:i/>
              </w:rPr>
              <w:t xml:space="preserve">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87786E4" w14:textId="77777777" w:rsidR="00C22EF5" w:rsidRPr="00DB55B1" w:rsidRDefault="00C22EF5" w:rsidP="002673CE">
            <w:pPr>
              <w:rPr>
                <w:rFonts w:ascii="Arial" w:eastAsia="Arial" w:hAnsi="Arial" w:cs="Arial"/>
              </w:rPr>
            </w:pPr>
            <w:r w:rsidRPr="00DB55B1">
              <w:rPr>
                <w:rFonts w:ascii="Arial" w:eastAsia="Arial" w:hAnsi="Arial" w:cs="Arial"/>
              </w:rPr>
              <w:t>Low*</w:t>
            </w:r>
          </w:p>
          <w:p w14:paraId="6C7E9345" w14:textId="77777777" w:rsidR="00C22EF5" w:rsidRPr="00DB55B1" w:rsidRDefault="00C22EF5" w:rsidP="002673CE">
            <w:pPr>
              <w:rPr>
                <w:rFonts w:ascii="Arial" w:eastAsia="Arial" w:hAnsi="Arial" w:cs="Arial"/>
              </w:rPr>
            </w:pPr>
          </w:p>
        </w:tc>
      </w:tr>
      <w:tr w:rsidR="00C22EF5" w:rsidRPr="00DB55B1" w14:paraId="3CFA1BF9"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68CC406" w14:textId="77777777" w:rsidR="00C22EF5" w:rsidRPr="00DB55B1" w:rsidRDefault="00C22EF5" w:rsidP="002673CE">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148EBDA"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8CE395"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903BFB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DEC19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B5D68E" w14:textId="77777777" w:rsidR="00C22EF5" w:rsidRPr="00DB55B1" w:rsidRDefault="00C22EF5" w:rsidP="002673CE">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DF50CD4"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r w:rsidR="00C22EF5" w:rsidRPr="00DB55B1" w14:paraId="1EE67847"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20FFC24" w14:textId="77777777" w:rsidR="00C22EF5" w:rsidRPr="00DB55B1" w:rsidRDefault="00C22EF5" w:rsidP="002673CE">
            <w:pPr>
              <w:rPr>
                <w:rFonts w:ascii="Arial" w:eastAsia="Arial" w:hAnsi="Arial" w:cs="Arial"/>
                <w:i/>
              </w:rPr>
            </w:pPr>
            <w:r w:rsidRPr="00DB55B1">
              <w:rPr>
                <w:rFonts w:ascii="Arial" w:eastAsia="Arial" w:hAnsi="Arial" w:cs="Arial"/>
                <w:i/>
              </w:rPr>
              <w:t xml:space="preserve">Bacillus </w:t>
            </w:r>
          </w:p>
          <w:p w14:paraId="1A48E55F" w14:textId="77777777" w:rsidR="00C22EF5" w:rsidRPr="00DB55B1" w:rsidRDefault="00C22EF5" w:rsidP="002673CE">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941D63"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861CA"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C61E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153E8C" w14:textId="77777777" w:rsidR="00C22EF5" w:rsidRPr="00DB55B1" w:rsidRDefault="00C22EF5" w:rsidP="002673CE">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00D7A51" w14:textId="77777777" w:rsidR="00C22EF5" w:rsidRPr="00DB55B1" w:rsidRDefault="00C22EF5" w:rsidP="002673CE">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01A601F"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r w:rsidR="00C22EF5" w:rsidRPr="00DB55B1" w14:paraId="6D221FD8"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AA10EAB"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BC658D"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90AB3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0614E9"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5CE8A3"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955A5B0" w14:textId="77777777" w:rsidR="00C22EF5" w:rsidRPr="00DB55B1" w:rsidRDefault="00C22EF5" w:rsidP="002673CE">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5C1F6B4"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r w:rsidR="00C22EF5" w:rsidRPr="00DB55B1" w14:paraId="0E91C1BF"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12C941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3ACCB7"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CC5A75"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B6E30B"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D30DAB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4451EA" w14:textId="77777777" w:rsidR="00C22EF5" w:rsidRPr="00DB55B1" w:rsidRDefault="00C22EF5" w:rsidP="002673CE">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6073BE5" w14:textId="77777777" w:rsidR="00C22EF5" w:rsidRPr="00DB55B1" w:rsidRDefault="00C22EF5" w:rsidP="002673CE">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w:t>
            </w:r>
            <w:r w:rsidRPr="00DB55B1">
              <w:rPr>
                <w:rFonts w:ascii="Arial" w:eastAsia="Arial" w:hAnsi="Arial" w:cs="Arial"/>
              </w:rPr>
              <w:fldChar w:fldCharType="end"/>
            </w:r>
          </w:p>
        </w:tc>
      </w:tr>
      <w:tr w:rsidR="00C22EF5" w:rsidRPr="00DB55B1" w14:paraId="385D3160"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8C2721D" w14:textId="77777777" w:rsidR="00C22EF5" w:rsidRPr="00DB55B1" w:rsidRDefault="00C22EF5" w:rsidP="002673CE">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A07F14"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637F31C" w14:textId="77777777" w:rsidR="00C22EF5" w:rsidRPr="00DB55B1" w:rsidRDefault="00C22EF5" w:rsidP="002673CE">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B767900"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B0CCA5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BB6789" w14:textId="77777777" w:rsidR="00C22EF5" w:rsidRPr="00DB55B1" w:rsidRDefault="00C22EF5" w:rsidP="002673CE">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7FDD65"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w:t>
            </w:r>
            <w:r w:rsidRPr="00DB55B1">
              <w:rPr>
                <w:rFonts w:ascii="Arial" w:eastAsia="Arial" w:hAnsi="Arial" w:cs="Arial"/>
              </w:rPr>
              <w:fldChar w:fldCharType="end"/>
            </w:r>
          </w:p>
        </w:tc>
      </w:tr>
      <w:tr w:rsidR="00C22EF5" w:rsidRPr="00DB55B1" w14:paraId="1E08C758"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A3C06DD"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BE04812"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63990B7" w14:textId="77777777" w:rsidR="00C22EF5" w:rsidRPr="00DB55B1" w:rsidRDefault="00C22EF5" w:rsidP="002673CE">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717C7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1C0E614"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04768FB" w14:textId="77777777" w:rsidR="00C22EF5" w:rsidRPr="00DB55B1" w:rsidRDefault="00C22EF5" w:rsidP="002673CE">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93253F"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bl>
    <w:p w14:paraId="443A697C" w14:textId="65391454" w:rsidR="00171E40" w:rsidRPr="00C22EF5" w:rsidRDefault="00C22EF5" w:rsidP="00C22EF5">
      <w:pPr>
        <w:spacing w:after="200" w:line="360" w:lineRule="auto"/>
        <w:rPr>
          <w:rFonts w:ascii="Arial" w:eastAsia="Arial" w:hAnsi="Arial" w:cs="Arial"/>
        </w:rPr>
      </w:pPr>
      <w:sdt>
        <w:sdtPr>
          <w:rPr>
            <w:rFonts w:ascii="Arial" w:hAnsi="Arial" w:cs="Arial"/>
          </w:rPr>
          <w:tag w:val="goog_rdk_13"/>
          <w:id w:val="-563951573"/>
        </w:sdtPr>
        <w:sdtContent/>
      </w:sdt>
      <w:r w:rsidRPr="00DB55B1">
        <w:rPr>
          <w:rFonts w:ascii="Arial" w:eastAsia="Arial" w:hAnsi="Arial" w:cs="Arial"/>
          <w:b/>
          <w:bCs/>
        </w:rPr>
        <w:t>Table 1</w:t>
      </w:r>
      <w:r w:rsidRPr="00DB55B1">
        <w:rPr>
          <w:rFonts w:ascii="Arial" w:eastAsia="Arial" w:hAnsi="Arial" w:cs="Arial"/>
        </w:rPr>
        <w:t xml:space="preserve"> The microbes used in the study along with the strain</w:t>
      </w:r>
      <w:r>
        <w:rPr>
          <w:rFonts w:ascii="Arial" w:eastAsia="Arial" w:hAnsi="Arial" w:cs="Arial"/>
        </w:rPr>
        <w:t>’</w:t>
      </w:r>
      <w:r w:rsidRPr="00DB55B1">
        <w:rPr>
          <w:rFonts w:ascii="Arial" w:eastAsia="Arial" w:hAnsi="Arial" w:cs="Arial"/>
        </w:rPr>
        <w:t xml:space="preserve">s source. The prevalence score is an approximation based on the frequency microbes have been discovered in nectar microbe surveys. * </w:t>
      </w:r>
      <w:proofErr w:type="gramStart"/>
      <w:r w:rsidRPr="00DB55B1">
        <w:rPr>
          <w:rFonts w:ascii="Arial" w:eastAsia="Arial" w:hAnsi="Arial" w:cs="Arial"/>
        </w:rPr>
        <w:t>indicates</w:t>
      </w:r>
      <w:proofErr w:type="gramEnd"/>
      <w:r w:rsidRPr="00DB55B1">
        <w:rPr>
          <w:rFonts w:ascii="Arial" w:eastAsia="Arial" w:hAnsi="Arial" w:cs="Arial"/>
        </w:rPr>
        <w:t xml:space="preserve"> we are not aware of this species being documented as isolated from floral nectar</w:t>
      </w:r>
    </w:p>
    <w:sectPr w:rsidR="00171E40" w:rsidRPr="00C22EF5" w:rsidSect="002B0A78">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90F"/>
    <w:rsid w:val="00171E40"/>
    <w:rsid w:val="00C22EF5"/>
    <w:rsid w:val="00ED29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92C65"/>
  <w15:chartTrackingRefBased/>
  <w15:docId w15:val="{BCC6162E-8E39-494C-9954-825FB13E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EF5"/>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22EF5"/>
    <w:pPr>
      <w:spacing w:after="0" w:line="240" w:lineRule="auto"/>
    </w:pPr>
    <w:rPr>
      <w:rFonts w:ascii="Calibri" w:eastAsia="Calibri" w:hAnsi="Calibri" w:cs="Calibri"/>
      <w:color w:val="000000"/>
    </w:rPr>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544</Words>
  <Characters>31603</Characters>
  <Application>Microsoft Office Word</Application>
  <DocSecurity>0</DocSecurity>
  <Lines>263</Lines>
  <Paragraphs>74</Paragraphs>
  <ScaleCrop>false</ScaleCrop>
  <Company/>
  <LinksUpToDate>false</LinksUpToDate>
  <CharactersWithSpaces>3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Mueller</dc:creator>
  <cp:keywords/>
  <dc:description/>
  <cp:lastModifiedBy>Tobias Mueller</cp:lastModifiedBy>
  <cp:revision>2</cp:revision>
  <dcterms:created xsi:type="dcterms:W3CDTF">2022-03-25T16:02:00Z</dcterms:created>
  <dcterms:modified xsi:type="dcterms:W3CDTF">2022-03-25T16:02:00Z</dcterms:modified>
</cp:coreProperties>
</file>